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8CA3797" w14:textId="55963876" w:rsidR="00FB0550" w:rsidRPr="00542EFA" w:rsidRDefault="00542EFA">
      <w:pPr>
        <w:rPr>
          <w:rFonts w:ascii="Times New Roman" w:hAnsi="Times New Roman" w:cs="Times New Roman"/>
          <w:sz w:val="24"/>
          <w:szCs w:val="24"/>
        </w:rPr>
      </w:pPr>
      <w:r w:rsidRPr="00542EFA">
        <w:rPr>
          <w:rFonts w:ascii="Times New Roman" w:hAnsi="Times New Roman" w:cs="Times New Roman"/>
          <w:sz w:val="24"/>
          <w:szCs w:val="24"/>
        </w:rPr>
        <w:t xml:space="preserve">Macbook </w:t>
      </w:r>
      <w:r w:rsidRPr="00542EF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542EFA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www.tokopedia.com/applewatchstuff/new-macbook-air-2020-13-inch-m1-chip-8-core-cpu-7-core-gpu-256gb-ssd-inter-8-256gb-grey/review","accessed":{"date-parts":[["2023","3","16"]]},"id":"ITEM-1","issued":{"date-parts":[["0"]]},"title":"Review Produk - New MacBook Air 2020 13 inch M1 Chip 8 Core CPU/ 7 Core GPU/ 256GB SSD - INTER, 8/256gb Grey | Tokopedia","type":"webpage"},"uris":["http://www.mendeley.com/documents/?uuid=5eb08caa-6af1-3d9b-bf1c-f68347e12d6f"]}],"mendeley":{"formattedCitation":"(&lt;i&gt;Review Produk - New MacBook Air 2020 13 Inch M1 Chip 8 Core CPU/ 7 Core GPU/ 256GB SSD - INTER, 8/256gb Grey | Tokopedia&lt;/i&gt;, n.d.)","plainTextFormattedCitation":"(Review Produk - New MacBook Air 2020 13 Inch M1 Chip 8 Core CPU/ 7 Core GPU/ 256GB SSD - INTER, 8/256gb Grey | Tokopedia, n.d.)","previouslyFormattedCitation":"(&lt;i&gt;Review Produk - New MacBook Air 2020 13 Inch M1 Chip 8 Core CPU/ 7 Core GPU/ 256GB SSD - INTER, 8/256gb Grey | Tokopedia&lt;/i&gt;, n.d.)"},"properties":{"noteIndex":0},"schema":"https://github.com/citation-style-language/schema/raw/master/csl-citation.json"}</w:instrText>
      </w:r>
      <w:r w:rsidRPr="00542EFA">
        <w:rPr>
          <w:rFonts w:ascii="Times New Roman" w:hAnsi="Times New Roman" w:cs="Times New Roman"/>
          <w:sz w:val="24"/>
          <w:szCs w:val="24"/>
        </w:rPr>
        <w:fldChar w:fldCharType="separate"/>
      </w:r>
      <w:r w:rsidRPr="00542EFA">
        <w:rPr>
          <w:rFonts w:ascii="Times New Roman" w:hAnsi="Times New Roman" w:cs="Times New Roman"/>
          <w:noProof/>
          <w:sz w:val="24"/>
          <w:szCs w:val="24"/>
        </w:rPr>
        <w:t>(</w:t>
      </w:r>
      <w:r w:rsidRPr="00542EFA">
        <w:rPr>
          <w:rFonts w:ascii="Times New Roman" w:hAnsi="Times New Roman" w:cs="Times New Roman"/>
          <w:i/>
          <w:noProof/>
          <w:sz w:val="24"/>
          <w:szCs w:val="24"/>
        </w:rPr>
        <w:t>Review Produk - New MacBook Air 2020 13 Inch M1 Chip 8 Core CPU/ 7 Core GPU/ 256GB SSD - INTER, 8/256gb Grey | Tokopedia</w:t>
      </w:r>
      <w:r w:rsidRPr="00542EFA">
        <w:rPr>
          <w:rFonts w:ascii="Times New Roman" w:hAnsi="Times New Roman" w:cs="Times New Roman"/>
          <w:noProof/>
          <w:sz w:val="24"/>
          <w:szCs w:val="24"/>
        </w:rPr>
        <w:t>, n.d.)</w:t>
      </w:r>
      <w:r w:rsidRPr="00542EFA">
        <w:rPr>
          <w:rFonts w:ascii="Times New Roman" w:hAnsi="Times New Roman" w:cs="Times New Roman"/>
          <w:sz w:val="24"/>
          <w:szCs w:val="24"/>
        </w:rPr>
        <w:fldChar w:fldCharType="end"/>
      </w:r>
    </w:p>
    <w:p w14:paraId="2C975C25" w14:textId="411C78C6" w:rsidR="00542EFA" w:rsidRPr="00542EFA" w:rsidRDefault="00542EFA">
      <w:pPr>
        <w:rPr>
          <w:rFonts w:ascii="Times New Roman" w:hAnsi="Times New Roman" w:cs="Times New Roman"/>
          <w:sz w:val="24"/>
          <w:szCs w:val="24"/>
        </w:rPr>
      </w:pPr>
      <w:r w:rsidRPr="00542EFA"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www.tokopedia.com/studioponsel/macbook-air-2022-m2-chip-13-inch-512gb-256gb-ram-8gb-apple-ibox-inter-256gb-grey/review","accessed":{"date-parts":[["2023","3","17"]]},"id":"ITEM-1","issued":{"date-parts":[["0"]]},"title":"Review Produk - MacBook Air 2022 M2 Chip 13\" Inch 512GB 256GB RAM 8GB Apple IBOX - INTER, 256GB GREY | Tokopedia","type":"webpage"},"uris":["http://www.mendeley.com/documents/?uuid=ec33f25e-0013-335f-8dca-660e62270e24"]}],"mendeley":{"formattedCitation":"(&lt;i&gt;Review Produk - MacBook Air 2022 M2 Chip 13\" Inch 512GB 256GB RAM 8GB Apple IBOX - INTER, 256GB GREY | Tokopedia&lt;/i&gt;, n.d.)","plainTextFormattedCitation":"(Review Produk - MacBook Air 2022 M2 Chip 13\" Inch 512GB 256GB RAM 8GB Apple IBOX - INTER, 256GB GREY | Tokopedia, n.d.)","previouslyFormattedCitation":"(&lt;i&gt;Review Produk - MacBook Air 2022 M2 Chip 13\" Inch 512GB 256GB RAM 8GB Apple IBOX - INTER, 256GB GREY | Tokopedia&lt;/i&gt;, n.d.)"},"properties":{"noteIndex":0},"schema":"https://github.com/citation-style-language/schema/raw/master/csl-citation.json"}</w:instrText>
      </w:r>
      <w:r w:rsidRPr="00542EFA">
        <w:rPr>
          <w:rFonts w:ascii="Times New Roman" w:hAnsi="Times New Roman" w:cs="Times New Roman"/>
          <w:sz w:val="24"/>
          <w:szCs w:val="24"/>
        </w:rPr>
        <w:fldChar w:fldCharType="separate"/>
      </w:r>
      <w:r w:rsidRPr="00542EFA">
        <w:rPr>
          <w:rFonts w:ascii="Times New Roman" w:hAnsi="Times New Roman" w:cs="Times New Roman"/>
          <w:noProof/>
          <w:sz w:val="24"/>
          <w:szCs w:val="24"/>
        </w:rPr>
        <w:t>(</w:t>
      </w:r>
      <w:r w:rsidRPr="00542EFA">
        <w:rPr>
          <w:rFonts w:ascii="Times New Roman" w:hAnsi="Times New Roman" w:cs="Times New Roman"/>
          <w:i/>
          <w:noProof/>
          <w:sz w:val="24"/>
          <w:szCs w:val="24"/>
        </w:rPr>
        <w:t>Review Produk - MacBook Air 2022 M2 Chip 13" Inch 512GB 256GB RAM 8GB Apple IBOX - INTER, 256GB GREY | Tokopedia</w:t>
      </w:r>
      <w:r w:rsidRPr="00542EFA">
        <w:rPr>
          <w:rFonts w:ascii="Times New Roman" w:hAnsi="Times New Roman" w:cs="Times New Roman"/>
          <w:noProof/>
          <w:sz w:val="24"/>
          <w:szCs w:val="24"/>
        </w:rPr>
        <w:t>, n.d.)</w:t>
      </w:r>
      <w:r w:rsidRPr="00542EFA">
        <w:rPr>
          <w:rFonts w:ascii="Times New Roman" w:hAnsi="Times New Roman" w:cs="Times New Roman"/>
          <w:sz w:val="24"/>
          <w:szCs w:val="24"/>
        </w:rPr>
        <w:fldChar w:fldCharType="end"/>
      </w:r>
    </w:p>
    <w:p w14:paraId="6320B3D4" w14:textId="789FC53F" w:rsidR="00542EFA" w:rsidRDefault="00542EFA"/>
    <w:p w14:paraId="245EFE0B" w14:textId="6B44C515" w:rsidR="00542EFA" w:rsidRDefault="00542EFA"/>
    <w:p w14:paraId="73A06156" w14:textId="07A2CCF0" w:rsidR="00542EFA" w:rsidRPr="00542EFA" w:rsidRDefault="00542EFA" w:rsidP="00542EF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8"/>
        </w:rPr>
      </w:pPr>
      <w:r w:rsidRPr="00542EF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542EFA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542EFA">
        <w:rPr>
          <w:rFonts w:ascii="Times New Roman" w:hAnsi="Times New Roman" w:cs="Times New Roman"/>
          <w:sz w:val="24"/>
          <w:szCs w:val="24"/>
        </w:rPr>
        <w:fldChar w:fldCharType="separate"/>
      </w:r>
      <w:r w:rsidRPr="00542EFA">
        <w:rPr>
          <w:rFonts w:ascii="Times New Roman" w:hAnsi="Times New Roman" w:cs="Times New Roman"/>
          <w:i/>
          <w:iCs/>
          <w:noProof/>
          <w:sz w:val="24"/>
          <w:szCs w:val="28"/>
        </w:rPr>
        <w:t>Review Produk - MacBook Air 2022 M2 Chip 13" Inch 512GB 256GB RAM 8GB Apple IBOX - INTER, 256GB GREY | Tokopedia</w:t>
      </w:r>
      <w:r w:rsidRPr="00542EFA">
        <w:rPr>
          <w:rFonts w:ascii="Times New Roman" w:hAnsi="Times New Roman" w:cs="Times New Roman"/>
          <w:noProof/>
          <w:sz w:val="24"/>
          <w:szCs w:val="28"/>
        </w:rPr>
        <w:t>. (n.d.). Retrieved March 17, 2023, from https://www.tokopedia.com/studioponsel/macbook-air-2022-m2-chip-13-inch-512gb-256gb-ram-8gb-apple-ibox-inter-256gb-grey/review</w:t>
      </w:r>
    </w:p>
    <w:p w14:paraId="6AC31880" w14:textId="77777777" w:rsidR="00542EFA" w:rsidRPr="00542EFA" w:rsidRDefault="00542EFA" w:rsidP="00542EFA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42EFA">
        <w:rPr>
          <w:rFonts w:ascii="Times New Roman" w:hAnsi="Times New Roman" w:cs="Times New Roman"/>
          <w:i/>
          <w:iCs/>
          <w:noProof/>
          <w:sz w:val="24"/>
          <w:szCs w:val="28"/>
        </w:rPr>
        <w:t>Review Produk - New MacBook Air 2020 13 inch M1 Chip 8 Core CPU/ 7 Core GPU/ 256GB SSD - INTER, 8/256gb Grey | Tokopedia</w:t>
      </w:r>
      <w:r w:rsidRPr="00542EFA">
        <w:rPr>
          <w:rFonts w:ascii="Times New Roman" w:hAnsi="Times New Roman" w:cs="Times New Roman"/>
          <w:noProof/>
          <w:sz w:val="24"/>
          <w:szCs w:val="28"/>
        </w:rPr>
        <w:t>. (n.d.). Retrieved March 16, 2023, from https://www.tokopedia.com/applewatchstuff/new-macbook-air-2020-13-inch-m1-chip-8-core-cpu-7-core-gpu-256gb-ssd-inter-8-256gb-grey/review</w:t>
      </w:r>
    </w:p>
    <w:p w14:paraId="4849B5B5" w14:textId="03F9223A" w:rsidR="00542EFA" w:rsidRDefault="00542EFA" w:rsidP="00542EFA">
      <w:pPr>
        <w:jc w:val="both"/>
      </w:pPr>
      <w:r w:rsidRPr="00542EFA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542EF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248ED"/>
    <w:rsid w:val="000540BB"/>
    <w:rsid w:val="00081FA9"/>
    <w:rsid w:val="00082697"/>
    <w:rsid w:val="000A2869"/>
    <w:rsid w:val="000C5624"/>
    <w:rsid w:val="001300B6"/>
    <w:rsid w:val="001637E0"/>
    <w:rsid w:val="00166E6F"/>
    <w:rsid w:val="00235B8B"/>
    <w:rsid w:val="002412BE"/>
    <w:rsid w:val="002D56C0"/>
    <w:rsid w:val="003919DC"/>
    <w:rsid w:val="003B299B"/>
    <w:rsid w:val="003B300D"/>
    <w:rsid w:val="00457F95"/>
    <w:rsid w:val="004A703E"/>
    <w:rsid w:val="00503BA2"/>
    <w:rsid w:val="00542EFA"/>
    <w:rsid w:val="005710E1"/>
    <w:rsid w:val="005F167C"/>
    <w:rsid w:val="006130DE"/>
    <w:rsid w:val="0072253F"/>
    <w:rsid w:val="00766BCD"/>
    <w:rsid w:val="00767FFE"/>
    <w:rsid w:val="00777A61"/>
    <w:rsid w:val="00791167"/>
    <w:rsid w:val="007D5D7E"/>
    <w:rsid w:val="008D2CE4"/>
    <w:rsid w:val="009048EC"/>
    <w:rsid w:val="00955609"/>
    <w:rsid w:val="00966844"/>
    <w:rsid w:val="009A6B48"/>
    <w:rsid w:val="009C150F"/>
    <w:rsid w:val="009E6A8A"/>
    <w:rsid w:val="00A70C2E"/>
    <w:rsid w:val="00A83181"/>
    <w:rsid w:val="00AB3367"/>
    <w:rsid w:val="00AB692D"/>
    <w:rsid w:val="00AF2FAD"/>
    <w:rsid w:val="00AF502C"/>
    <w:rsid w:val="00B93BD8"/>
    <w:rsid w:val="00BD0B58"/>
    <w:rsid w:val="00BE7C5A"/>
    <w:rsid w:val="00C248ED"/>
    <w:rsid w:val="00C37911"/>
    <w:rsid w:val="00C669B2"/>
    <w:rsid w:val="00C860B6"/>
    <w:rsid w:val="00C94CBF"/>
    <w:rsid w:val="00CA0906"/>
    <w:rsid w:val="00D76D88"/>
    <w:rsid w:val="00D96C67"/>
    <w:rsid w:val="00DB7896"/>
    <w:rsid w:val="00DD5514"/>
    <w:rsid w:val="00E72D3C"/>
    <w:rsid w:val="00EB71BC"/>
    <w:rsid w:val="00F32076"/>
    <w:rsid w:val="00F41C99"/>
    <w:rsid w:val="00F80BD9"/>
    <w:rsid w:val="00F85CB8"/>
    <w:rsid w:val="00F95E24"/>
    <w:rsid w:val="00FB05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0418432"/>
  <w15:chartTrackingRefBased/>
  <w15:docId w15:val="{3A177A01-02D3-4320-8FAC-41F66F6E13F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DC05E87-9A94-4630-816A-5949747628A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473</Words>
  <Characters>2698</Characters>
  <Application>Microsoft Office Word</Application>
  <DocSecurity>0</DocSecurity>
  <Lines>22</Lines>
  <Paragraphs>6</Paragraphs>
  <ScaleCrop>false</ScaleCrop>
  <Company/>
  <LinksUpToDate>false</LinksUpToDate>
  <CharactersWithSpaces>31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kermanhmd</dc:creator>
  <cp:keywords/>
  <dc:description/>
  <cp:lastModifiedBy>ackermanhmd</cp:lastModifiedBy>
  <cp:revision>2</cp:revision>
  <dcterms:created xsi:type="dcterms:W3CDTF">2023-03-17T12:57:00Z</dcterms:created>
  <dcterms:modified xsi:type="dcterms:W3CDTF">2023-03-17T12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25e2525-311c-30d9-9a07-5c05954e6b01</vt:lpwstr>
  </property>
  <property fmtid="{D5CDD505-2E9C-101B-9397-08002B2CF9AE}" pid="24" name="Mendeley Citation Style_1">
    <vt:lpwstr>http://www.zotero.org/styles/apa</vt:lpwstr>
  </property>
</Properties>
</file>